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5D41F8FA"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Main Protein Homology Data Sources </w:t>
      </w:r>
      <w:proofErr w:type="gramStart"/>
      <w:r w:rsidR="00EF626C">
        <w:rPr>
          <w:b/>
          <w:sz w:val="24"/>
        </w:rPr>
        <w:t>To</w:t>
      </w:r>
      <w:proofErr w:type="gramEnd"/>
      <w:r w:rsidR="00EF626C">
        <w:rPr>
          <w:b/>
          <w:sz w:val="24"/>
        </w:rPr>
        <w:t xml:space="preserve">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3782917" w14:textId="26624D9C" w:rsidR="00903900" w:rsidRDefault="002F174A" w:rsidP="00903900">
      <w:pPr>
        <w:spacing w:line="240" w:lineRule="auto"/>
        <w:rPr>
          <w:b/>
        </w:rPr>
      </w:pPr>
      <w:r w:rsidRPr="001924DE">
        <w:t>In order to orchestrate a successful response to (biotic and abiotic) environmental changes, plants need to balance and coordinate their grow and stress responses.</w:t>
      </w:r>
      <w:r w:rsidRPr="001924DE">
        <w:br/>
        <w:t>Autophagy, a subcellular recycling system conserved across all eukaryotes, has been shown to be crucial during developmental processes and stress response.</w:t>
      </w:r>
      <w:r w:rsidRPr="001924DE">
        <w:br/>
        <w:t>Brassinosteroids (BRs) are a steroidal plant hormone family known to be involved in a myriad of plant growth-related processes. Such as cell division/elongation and reproductive development.  </w:t>
      </w:r>
      <w:r w:rsidRPr="001924DE">
        <w:br/>
        <w:t>The GSK3-like kinase BIN2 (BRASSINOSTEROID-INSENSITIVE 2) is a key negative regulator of BR signaling response. This enzyme is known to phosphorylate the BR-responsive transcription factor BES1 (BRI1-EMS-SUPPRESSOR 1), preventing its nuclear accumulation and helping promote BES1 proteasomal degradation. Therefore, the plant BR response is inhibited.  </w:t>
      </w:r>
      <w:r w:rsidRPr="001924DE">
        <w:br/>
        <w:t>Broadening our knowledge about proteins being phosphorylated by BIN2 would give us a better picture of the different processes being controlled by this important regulator of BR response. </w:t>
      </w:r>
      <w:r w:rsidRPr="001924DE">
        <w:br/>
      </w:r>
      <w:r w:rsidRPr="001924DE">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5FF38B7C"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0BA0F184"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 xml:space="preserve">for bootstrap. Each tree was constructed using </w:t>
      </w:r>
      <w:r w:rsidR="004A4818">
        <w:lastRenderedPageBreak/>
        <w:t>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23B0C121" w:rsidR="00411C23" w:rsidRDefault="00411C23" w:rsidP="00903900">
      <w:pPr>
        <w:spacing w:line="240" w:lineRule="auto"/>
      </w:pPr>
      <w:r>
        <w:t xml:space="preserve">Resulting trees were visualized using </w:t>
      </w:r>
      <w:proofErr w:type="spellStart"/>
      <w:r w:rsidR="005935D5">
        <w:t>Fig</w:t>
      </w:r>
      <w:r>
        <w:t>Tree</w:t>
      </w:r>
      <w:proofErr w:type="spellEnd"/>
      <w:r>
        <w:t xml:space="preserve"> version </w:t>
      </w:r>
      <w:r w:rsidR="005935D5">
        <w:t>1.4.4</w:t>
      </w:r>
      <w:r w:rsidR="00A42AB9">
        <w:t xml:space="preserve"> (</w:t>
      </w:r>
      <w:r w:rsidR="00A42AB9" w:rsidRPr="00A42AB9">
        <w:t>http://tree.bio.ed.ac.uk/software/figtree/</w:t>
      </w:r>
      <w:r w:rsidR="00A42AB9">
        <w:t>)</w:t>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7AF30BF6" w:rsidR="00453DE5" w:rsidRDefault="00DD719E" w:rsidP="00903900">
      <w:pPr>
        <w:spacing w:line="240" w:lineRule="auto"/>
      </w:pPr>
      <w:r>
        <w:t xml:space="preserve">It was found that each </w:t>
      </w:r>
      <w:r w:rsidR="00B9133D">
        <w:t xml:space="preserve">queried </w:t>
      </w:r>
      <w:r>
        <w:t>database</w:t>
      </w:r>
      <w:r w:rsidR="00B9133D">
        <w:t xml:space="preserve"> </w:t>
      </w:r>
      <w:r>
        <w:t>provided a different list of proteins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protein </w:t>
      </w:r>
      <w:r w:rsidR="00D87FA3">
        <w:t xml:space="preserve">homologs, </w:t>
      </w:r>
      <w:r>
        <w:t xml:space="preserve">using BLAST gave us </w:t>
      </w:r>
      <w:r w:rsidR="00D87FA3">
        <w:t xml:space="preserve">100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0 sequences from 60 different species.</w:t>
      </w:r>
      <w:r w:rsidR="00DE1EF7">
        <w:t xml:space="preserve"> For TOR protein, BLAST gave us 100 sequences from 56 different species, </w:t>
      </w:r>
      <w:proofErr w:type="spellStart"/>
      <w:r w:rsidR="00DE1EF7">
        <w:t>HomoloGene</w:t>
      </w:r>
      <w:proofErr w:type="spellEnd"/>
      <w:r w:rsidR="00DE1EF7">
        <w:t xml:space="preserve"> gave 19 sequences from 19 species, ENSEMBL Plants gave us 98 sequences from 53 different species, and </w:t>
      </w:r>
      <w:proofErr w:type="spellStart"/>
      <w:r w:rsidR="00DE1EF7">
        <w:t>Phytozome</w:t>
      </w:r>
      <w:proofErr w:type="spellEnd"/>
      <w:r w:rsidR="00DE1EF7">
        <w:t xml:space="preserve"> gave us 100 sequences from 63 different species. LST8-1 query gave 100 sequences from 76 different species using BLAST, 20 sequences from 20 different species in </w:t>
      </w:r>
      <w:proofErr w:type="spellStart"/>
      <w:r w:rsidR="00DE1EF7">
        <w:t>HomoloGene</w:t>
      </w:r>
      <w:proofErr w:type="spellEnd"/>
      <w:r w:rsidR="00DE1EF7">
        <w:t xml:space="preserve">, 85 sequences from 62 different species using ENSEMBL Plants, and 100 sequences from 64 different species in </w:t>
      </w:r>
      <w:proofErr w:type="spellStart"/>
      <w:r w:rsidR="00DE1EF7">
        <w:t>Phytozome</w:t>
      </w:r>
      <w:proofErr w:type="spellEnd"/>
      <w:r w:rsidR="00DE1EF7">
        <w:t xml:space="preserve"> (Table 1).</w:t>
      </w:r>
    </w:p>
    <w:p w14:paraId="591ED47A" w14:textId="67E0B4B0" w:rsidR="00D558AD" w:rsidRDefault="00D558AD" w:rsidP="00903900">
      <w:pPr>
        <w:spacing w:line="240" w:lineRule="auto"/>
      </w:pPr>
      <w:r>
        <w:t>Phylogenetic analysis on different datasets reveals strong difference</w:t>
      </w:r>
      <w:r w:rsidR="007D3BFB">
        <w:t>s</w:t>
      </w:r>
      <w:r>
        <w:t xml:space="preserve"> in likelihood</w:t>
      </w:r>
      <w:r w:rsidR="007D3BFB">
        <w:t>.</w:t>
      </w:r>
    </w:p>
    <w:p w14:paraId="3566EF87" w14:textId="742ACBDF" w:rsidR="00982178" w:rsidRDefault="00982178" w:rsidP="00903900">
      <w:pPr>
        <w:spacing w:line="240" w:lineRule="auto"/>
      </w:pPr>
      <w:r>
        <w:t xml:space="preserve">Model testing revealed that, for every dataset, LG model has higher tree probability than BLOSUM62 (Table 2). One exception is LST8-1 </w:t>
      </w:r>
      <w:proofErr w:type="spellStart"/>
      <w:r>
        <w:t>Phytozome</w:t>
      </w:r>
      <w:proofErr w:type="spellEnd"/>
      <w:r>
        <w:t xml:space="preserve"> dataset, which showed a slightly higher probability for the BLOSUM62 reconstructed tree.</w:t>
      </w:r>
    </w:p>
    <w:p w14:paraId="3280B169" w14:textId="115DD2CD" w:rsidR="007D3BFB" w:rsidRDefault="00982178" w:rsidP="00903900">
      <w:pPr>
        <w:spacing w:line="240" w:lineRule="auto"/>
      </w:pPr>
      <w:r>
        <w:t>M</w:t>
      </w:r>
      <w:r w:rsidR="007D3BFB">
        <w:t xml:space="preserve">aximum-likelihood (ML) </w:t>
      </w:r>
      <w:r>
        <w:t xml:space="preserve">phylogenetic analysis </w:t>
      </w:r>
      <w:r w:rsidR="007D3BFB">
        <w:t>revealed</w:t>
      </w:r>
      <w:r w:rsidR="0070066B">
        <w:t xml:space="preserve"> </w:t>
      </w:r>
      <w:r w:rsidR="000862FC">
        <w:t xml:space="preserve">a 3.5-fold difference in </w:t>
      </w:r>
      <w:proofErr w:type="spellStart"/>
      <w:r w:rsidR="000862FC">
        <w:t>logLikelihood</w:t>
      </w:r>
      <w:proofErr w:type="spellEnd"/>
      <w:r w:rsidR="000862FC">
        <w:t xml:space="preserve"> between datasets</w:t>
      </w:r>
      <w:r w:rsidR="0070066B">
        <w:t xml:space="preserve"> for RAPTOR1B</w:t>
      </w:r>
      <w:r w:rsidR="0083547E">
        <w:t>, a 5.5-fold difference for LST8-1, and a 5-fold difference for TOR</w:t>
      </w:r>
      <w:r w:rsidR="0001200B">
        <w:t xml:space="preserve"> (Table 2)</w:t>
      </w:r>
      <w:r w:rsidR="000862FC">
        <w:t>.</w:t>
      </w:r>
      <w:r w:rsidR="0070066B">
        <w:t xml:space="preserve"> This suggest that different available datasets of homolog proteins </w:t>
      </w:r>
      <w:r w:rsidR="0053682C">
        <w:t xml:space="preserve">may </w:t>
      </w:r>
      <w:r w:rsidR="0070066B">
        <w:t>provide different information for phylogenetic reconstruction.</w:t>
      </w:r>
    </w:p>
    <w:p w14:paraId="576CB93E" w14:textId="36DD9959" w:rsidR="00B264CE" w:rsidRPr="00453DE5" w:rsidRDefault="00B264CE" w:rsidP="00903900">
      <w:pPr>
        <w:spacing w:line="240" w:lineRule="auto"/>
      </w:pPr>
      <w:r>
        <w:t>Reconstructed trees</w:t>
      </w:r>
    </w:p>
    <w:p w14:paraId="65E74A3D" w14:textId="77777777" w:rsidR="00AA126C" w:rsidRDefault="002F174A" w:rsidP="00903900">
      <w:pPr>
        <w:spacing w:line="240" w:lineRule="auto"/>
        <w:ind w:left="360"/>
      </w:pPr>
      <w:r w:rsidRPr="001924DE">
        <w:br/>
      </w:r>
    </w:p>
    <w:p w14:paraId="59C7F2C7" w14:textId="10C3CD55" w:rsidR="00844C0C" w:rsidRDefault="00844C0C" w:rsidP="00AA126C">
      <w:pPr>
        <w:spacing w:line="240" w:lineRule="auto"/>
        <w:ind w:left="360"/>
      </w:pPr>
      <w:proofErr w:type="spellStart"/>
      <w:r w:rsidRPr="00844C0C">
        <w:t>perl</w:t>
      </w:r>
      <w:proofErr w:type="spellEnd"/>
      <w:r w:rsidRPr="00844C0C">
        <w:t xml:space="preserve"> -ne '</w:t>
      </w:r>
      <w:proofErr w:type="gramStart"/>
      <w:r w:rsidRPr="00844C0C">
        <w:t>if(</w:t>
      </w:r>
      <w:proofErr w:type="gramEnd"/>
      <w:r w:rsidRPr="00844C0C">
        <w:t xml:space="preserve">/&gt;.*_(.*?)\//) {print $1."\n"}' </w:t>
      </w:r>
      <w:proofErr w:type="spellStart"/>
      <w:r w:rsidRPr="00844C0C">
        <w:t>RAPTORB_ENSEMBL_gene_tree.fa</w:t>
      </w:r>
      <w:proofErr w:type="spellEnd"/>
      <w:r w:rsidRPr="00844C0C">
        <w:t xml:space="preserve"> &gt; </w:t>
      </w:r>
      <w:proofErr w:type="spellStart"/>
      <w:r w:rsidRPr="00844C0C">
        <w:t>sp_list.RAPTORB_ENSEMBL_gene_tree.fa</w:t>
      </w:r>
      <w:proofErr w:type="spellEnd"/>
    </w:p>
    <w:p w14:paraId="7BB4AC5F" w14:textId="13F08CF1" w:rsidR="00AA126C" w:rsidRDefault="00AA126C" w:rsidP="00AA126C">
      <w:pPr>
        <w:spacing w:line="240" w:lineRule="auto"/>
        <w:ind w:left="360"/>
      </w:pPr>
      <w:proofErr w:type="spellStart"/>
      <w:r>
        <w:t>perl</w:t>
      </w:r>
      <w:proofErr w:type="spellEnd"/>
      <w:r>
        <w:t xml:space="preserve"> -ne 'if(/(Org</w:t>
      </w:r>
      <w:proofErr w:type="gramStart"/>
      <w:r>
        <w:t>_.*</w:t>
      </w:r>
      <w:proofErr w:type="gramEnd"/>
      <w:r>
        <w:t xml:space="preserve">?)\s/) {print $1."\n"}' RAPTORB_phytozome_top100.fasta &gt; </w:t>
      </w:r>
      <w:r w:rsidR="00844C0C" w:rsidRPr="00844C0C">
        <w:t>sp_list.RAPTORB_phytozome_top100.fasta</w:t>
      </w:r>
    </w:p>
    <w:p w14:paraId="1DB4A275" w14:textId="35725C77" w:rsidR="008C7D1D" w:rsidRDefault="008C7D1D" w:rsidP="00AA126C">
      <w:pPr>
        <w:spacing w:line="240" w:lineRule="auto"/>
        <w:ind w:left="360"/>
      </w:pPr>
      <w:r w:rsidRPr="008C7D1D">
        <w:t xml:space="preserve">gawk </w:t>
      </w:r>
      <w:proofErr w:type="gramStart"/>
      <w:r w:rsidRPr="008C7D1D">
        <w:t>'{ if</w:t>
      </w:r>
      <w:proofErr w:type="gramEnd"/>
      <w:r w:rsidRPr="008C7D1D">
        <w:t xml:space="preserve"> (match($0,/\[(.*)\]/,m)) print m[0] }' RAPTORB_NCBI_BLAST_viridiplantae100hits.fasta &gt; sp_list.RAPTORB_NCBI_BLAST_viridiplantae100hits.fasta</w:t>
      </w:r>
    </w:p>
    <w:p w14:paraId="53CBB06F" w14:textId="779A3677" w:rsidR="00CE6B0E" w:rsidRDefault="002F174A" w:rsidP="00903900">
      <w:pPr>
        <w:spacing w:line="240" w:lineRule="auto"/>
        <w:ind w:left="360"/>
      </w:pPr>
      <w:proofErr w:type="spellStart"/>
      <w:r w:rsidRPr="001924DE">
        <w:t>raxml</w:t>
      </w:r>
      <w:proofErr w:type="spellEnd"/>
      <w:r w:rsidRPr="001924DE">
        <w:t>-ng --evaluate --</w:t>
      </w:r>
      <w:proofErr w:type="spellStart"/>
      <w:r w:rsidRPr="001924DE">
        <w:t>msa</w:t>
      </w:r>
      <w:proofErr w:type="spellEnd"/>
      <w:r w:rsidRPr="001924DE">
        <w:t xml:space="preserve"> TOR_phytozome_top100.fasta.ren.align --model LG+F --tree RAxML____________23_bestTree.result --prefix </w:t>
      </w:r>
      <w:proofErr w:type="spellStart"/>
      <w:r w:rsidRPr="001924DE">
        <w:t>TOR_phyto_LG</w:t>
      </w:r>
      <w:proofErr w:type="spellEnd"/>
      <w:r w:rsidRPr="001924DE">
        <w:br/>
      </w:r>
    </w:p>
    <w:p w14:paraId="72285AB4" w14:textId="318D1B9E" w:rsidR="005D1242" w:rsidRDefault="005D1242" w:rsidP="00903900">
      <w:pPr>
        <w:spacing w:line="240" w:lineRule="auto"/>
        <w:ind w:left="360"/>
      </w:pPr>
      <w:r w:rsidRPr="005D1242">
        <w:t>grep "&gt;" RAPTORB_NCBI_BLAST_viridiplantae100hits_</w:t>
      </w:r>
      <w:proofErr w:type="gramStart"/>
      <w:r w:rsidRPr="005D1242">
        <w:t>renamed.fasta</w:t>
      </w:r>
      <w:proofErr w:type="gramEnd"/>
      <w:r w:rsidRPr="005D1242">
        <w:t xml:space="preserve"> &gt; blast_old_label.txt</w:t>
      </w:r>
    </w:p>
    <w:p w14:paraId="1C213F37" w14:textId="4BDC3907" w:rsidR="005D1242" w:rsidRDefault="005D1242" w:rsidP="005D1242">
      <w:pPr>
        <w:spacing w:line="240" w:lineRule="auto"/>
        <w:ind w:left="360"/>
      </w:pPr>
      <w:proofErr w:type="spellStart"/>
      <w:r w:rsidRPr="005D1242">
        <w:lastRenderedPageBreak/>
        <w:t>perl</w:t>
      </w:r>
      <w:proofErr w:type="spellEnd"/>
      <w:r w:rsidRPr="005D1242">
        <w:t xml:space="preserve"> -ne 'if(/ref\</w:t>
      </w:r>
      <w:proofErr w:type="gramStart"/>
      <w:r w:rsidRPr="005D1242">
        <w:t>|(</w:t>
      </w:r>
      <w:proofErr w:type="gramEnd"/>
      <w:r w:rsidRPr="005D1242">
        <w:t xml:space="preserve">.*?)\|.*\[(.*?)\]/) {print $1." </w:t>
      </w:r>
      <w:proofErr w:type="gramStart"/>
      <w:r w:rsidRPr="005D1242">
        <w:t>".$</w:t>
      </w:r>
      <w:proofErr w:type="gramEnd"/>
      <w:r w:rsidRPr="005D1242">
        <w:t xml:space="preserve">2."\n"}' </w:t>
      </w:r>
      <w:proofErr w:type="spellStart"/>
      <w:r w:rsidRPr="005D1242">
        <w:t>RAPTORB_NCBI_HomoloGene.fasta</w:t>
      </w:r>
      <w:proofErr w:type="spellEnd"/>
      <w:r w:rsidRPr="005D1242">
        <w:t xml:space="preserve"> &gt; homolo_new_label.txt</w:t>
      </w:r>
      <w:bookmarkStart w:id="0" w:name="_GoBack"/>
      <w:bookmarkEnd w:id="0"/>
    </w:p>
    <w:p w14:paraId="64279504" w14:textId="0D694FA6" w:rsidR="005D1242" w:rsidRDefault="005D1242" w:rsidP="005D1242">
      <w:pPr>
        <w:spacing w:line="240" w:lineRule="auto"/>
        <w:ind w:left="360"/>
      </w:pPr>
      <w:proofErr w:type="spellStart"/>
      <w:r>
        <w:t>perl</w:t>
      </w:r>
      <w:proofErr w:type="spellEnd"/>
      <w:r>
        <w:t xml:space="preserve"> -ne '</w:t>
      </w:r>
      <w:proofErr w:type="gramStart"/>
      <w:r>
        <w:t>if(</w:t>
      </w:r>
      <w:proofErr w:type="gramEnd"/>
      <w:r>
        <w:t xml:space="preserve">/&gt;(.*?) </w:t>
      </w:r>
      <w:proofErr w:type="gramStart"/>
      <w:r>
        <w:t>.*</w:t>
      </w:r>
      <w:proofErr w:type="gramEnd"/>
      <w:r>
        <w:t xml:space="preserve">\[(.*?)\]/) {print $1." </w:t>
      </w:r>
      <w:proofErr w:type="gramStart"/>
      <w:r>
        <w:t>".$</w:t>
      </w:r>
      <w:proofErr w:type="gramEnd"/>
      <w:r>
        <w:t xml:space="preserve">2."\n"}' </w:t>
      </w:r>
      <w:proofErr w:type="spellStart"/>
      <w:r>
        <w:t>RAPTORB_NCBI_BLAST_viridiplant</w:t>
      </w:r>
      <w:proofErr w:type="spellEnd"/>
    </w:p>
    <w:p w14:paraId="05260DE8" w14:textId="5D8CA4C6" w:rsidR="005D1242" w:rsidRDefault="005D1242" w:rsidP="005D1242">
      <w:pPr>
        <w:spacing w:line="240" w:lineRule="auto"/>
        <w:ind w:left="360"/>
      </w:pPr>
      <w:r>
        <w:t>ae100hits.fasta &gt; blast_new_label.txt</w:t>
      </w:r>
    </w:p>
    <w:p w14:paraId="52D7645E" w14:textId="77777777" w:rsidR="00CE6B0E" w:rsidRDefault="002F174A" w:rsidP="00903900">
      <w:pPr>
        <w:spacing w:line="240" w:lineRule="auto"/>
        <w:ind w:left="360"/>
      </w:pPr>
      <w:r w:rsidRPr="001924DE">
        <w:t>find -name *.raxml.log -exec grep -</w:t>
      </w:r>
      <w:proofErr w:type="spellStart"/>
      <w:r w:rsidRPr="001924DE">
        <w:t>i</w:t>
      </w:r>
      <w:proofErr w:type="spellEnd"/>
      <w:r w:rsidRPr="001924DE">
        <w:t xml:space="preserve"> 'AIC score' {} +</w:t>
      </w:r>
      <w:r w:rsidRPr="001924DE">
        <w:br/>
        <w:t>find -name *.raxml.log -exec grep -</w:t>
      </w:r>
      <w:proofErr w:type="spellStart"/>
      <w:r w:rsidRPr="001924DE">
        <w:t>i</w:t>
      </w:r>
      <w:proofErr w:type="spellEnd"/>
      <w:r w:rsidRPr="001924DE">
        <w:t xml:space="preserve"> 'AIC score' {} +</w:t>
      </w:r>
      <w:r w:rsidRPr="001924DE">
        <w:br/>
        <w:t xml:space="preserve">find -name *.raxml.log -exec grep 'Final </w:t>
      </w:r>
      <w:proofErr w:type="spellStart"/>
      <w:r w:rsidRPr="001924DE">
        <w:t>LogLikelihood</w:t>
      </w:r>
      <w:proofErr w:type="spellEnd"/>
      <w:r w:rsidRPr="001924DE">
        <w:t>' {} +</w:t>
      </w:r>
      <w:r w:rsidRPr="001924DE">
        <w:br/>
      </w:r>
    </w:p>
    <w:p w14:paraId="220F4532" w14:textId="483C7814" w:rsidR="001C73D3" w:rsidRPr="001924DE" w:rsidRDefault="002F174A" w:rsidP="00903900">
      <w:pPr>
        <w:spacing w:line="240" w:lineRule="auto"/>
        <w:ind w:left="360"/>
      </w:pPr>
      <w:r w:rsidRPr="001924DE">
        <w:t>## Hypothesis</w:t>
      </w:r>
      <w:r w:rsidRPr="001924DE">
        <w:br/>
        <w:t>By performing a phylogenetic analysis on the obtained sequence windows from our phospho-</w:t>
      </w:r>
      <w:proofErr w:type="spellStart"/>
      <w:r w:rsidRPr="001924DE">
        <w:t>preoteomics</w:t>
      </w:r>
      <w:proofErr w:type="spellEnd"/>
      <w:r w:rsidRPr="001924DE">
        <w:t xml:space="preserve"> dataset we can identify novel BIN2 target proteins.  </w:t>
      </w:r>
      <w:r w:rsidRPr="001924DE">
        <w:br/>
      </w:r>
      <w:r w:rsidRPr="001924DE">
        <w:br/>
        <w:t>## Methodology  </w:t>
      </w:r>
      <w:r w:rsidRPr="001924DE">
        <w:br/>
      </w:r>
      <w:r w:rsidRPr="001924DE">
        <w:br/>
      </w:r>
      <w:r w:rsidRPr="001924DE">
        <w:br/>
        <w:t xml:space="preserve">1. Write a script to extract, from our dataset, the sequence window for each </w:t>
      </w:r>
      <w:proofErr w:type="gramStart"/>
      <w:r w:rsidRPr="001924DE">
        <w:t>phosphorylated-site</w:t>
      </w:r>
      <w:proofErr w:type="gramEnd"/>
      <w:r w:rsidRPr="001924DE">
        <w:t xml:space="preserve"> tagged as upregulated in response to BIN2 activity and to output these sequences as a multi-FASTA file. </w:t>
      </w:r>
      <w:r w:rsidRPr="001924DE">
        <w:br/>
        <w:t>2. A multiple sequence alignment (MSA) will be performed on these sequences using either MUSCLE of MAFFT.  </w:t>
      </w:r>
      <w:r w:rsidRPr="001924DE">
        <w:br/>
        <w:t>3. The obtained MSA will be used to infer a phylogenetic tree (still don't know the method I will use for this)</w:t>
      </w:r>
      <w:r w:rsidRPr="001924DE">
        <w:br/>
        <w:t xml:space="preserve">4. The obtained cluster </w:t>
      </w:r>
      <w:proofErr w:type="spellStart"/>
      <w:r w:rsidRPr="001924DE">
        <w:t>o</w:t>
      </w:r>
      <w:proofErr w:type="spellEnd"/>
      <w:r w:rsidRPr="001924DE">
        <w:t xml:space="preserve"> motifs will be used to further determine conserved sequence motifs, possible novel BIN2 targets and novel phosphorylation motifs.</w:t>
      </w:r>
    </w:p>
    <w:sectPr w:rsidR="001C73D3" w:rsidRPr="001924D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D77BA" w14:textId="77777777" w:rsidR="00B44C7A" w:rsidRDefault="00B44C7A" w:rsidP="002F174A">
      <w:pPr>
        <w:spacing w:after="0" w:line="240" w:lineRule="auto"/>
      </w:pPr>
      <w:r>
        <w:separator/>
      </w:r>
    </w:p>
  </w:endnote>
  <w:endnote w:type="continuationSeparator" w:id="0">
    <w:p w14:paraId="56615921" w14:textId="77777777" w:rsidR="00B44C7A" w:rsidRDefault="00B44C7A"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13E82" w14:textId="77777777" w:rsidR="00B44C7A" w:rsidRDefault="00B44C7A" w:rsidP="002F174A">
      <w:pPr>
        <w:spacing w:after="0" w:line="240" w:lineRule="auto"/>
      </w:pPr>
      <w:r>
        <w:separator/>
      </w:r>
    </w:p>
  </w:footnote>
  <w:footnote w:type="continuationSeparator" w:id="0">
    <w:p w14:paraId="4C9AA338" w14:textId="77777777" w:rsidR="00B44C7A" w:rsidRDefault="00B44C7A"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01200B"/>
    <w:rsid w:val="000862FC"/>
    <w:rsid w:val="00167E41"/>
    <w:rsid w:val="001924DE"/>
    <w:rsid w:val="001A52AA"/>
    <w:rsid w:val="001C73D3"/>
    <w:rsid w:val="002F174A"/>
    <w:rsid w:val="00357990"/>
    <w:rsid w:val="003A251E"/>
    <w:rsid w:val="003D23FA"/>
    <w:rsid w:val="00411C23"/>
    <w:rsid w:val="00411F25"/>
    <w:rsid w:val="00453DE5"/>
    <w:rsid w:val="004A4818"/>
    <w:rsid w:val="004C14CC"/>
    <w:rsid w:val="00517F8C"/>
    <w:rsid w:val="00520D6F"/>
    <w:rsid w:val="0053682C"/>
    <w:rsid w:val="0055637E"/>
    <w:rsid w:val="005935D5"/>
    <w:rsid w:val="005D0451"/>
    <w:rsid w:val="005D1242"/>
    <w:rsid w:val="005E3E1A"/>
    <w:rsid w:val="00655BAF"/>
    <w:rsid w:val="0070066B"/>
    <w:rsid w:val="00790AD9"/>
    <w:rsid w:val="007D3BFB"/>
    <w:rsid w:val="0083547E"/>
    <w:rsid w:val="00835ED3"/>
    <w:rsid w:val="00844C0C"/>
    <w:rsid w:val="008454AA"/>
    <w:rsid w:val="00883E87"/>
    <w:rsid w:val="008C7D1D"/>
    <w:rsid w:val="00903900"/>
    <w:rsid w:val="00982178"/>
    <w:rsid w:val="00A42AB9"/>
    <w:rsid w:val="00A632AB"/>
    <w:rsid w:val="00A73FEC"/>
    <w:rsid w:val="00AA126C"/>
    <w:rsid w:val="00B10DFC"/>
    <w:rsid w:val="00B264CE"/>
    <w:rsid w:val="00B44C7A"/>
    <w:rsid w:val="00B9133D"/>
    <w:rsid w:val="00C463C3"/>
    <w:rsid w:val="00C616BC"/>
    <w:rsid w:val="00CE6B0E"/>
    <w:rsid w:val="00D008FF"/>
    <w:rsid w:val="00D558AD"/>
    <w:rsid w:val="00D87FA3"/>
    <w:rsid w:val="00DD719E"/>
    <w:rsid w:val="00DE1EF7"/>
    <w:rsid w:val="00E45020"/>
    <w:rsid w:val="00E82BEA"/>
    <w:rsid w:val="00EF626C"/>
    <w:rsid w:val="00F109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074CB7-F3DA-47C4-B0A8-3597C53D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2</TotalTime>
  <Pages>1</Pages>
  <Words>4260</Words>
  <Characters>2428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27</cp:revision>
  <dcterms:created xsi:type="dcterms:W3CDTF">2019-04-19T00:33:00Z</dcterms:created>
  <dcterms:modified xsi:type="dcterms:W3CDTF">2019-04-2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